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3B1C1D0C" w:rsidR="00CF0126" w:rsidRDefault="00CF0126" w:rsidP="00CF0126">
      <w:pPr>
        <w:spacing w:line="480" w:lineRule="auto"/>
        <w:rPr>
          <w:rFonts w:ascii="Times New Roman" w:hAnsi="Times New Roman" w:cs="Times New Roman"/>
          <w:sz w:val="24"/>
          <w:szCs w:val="24"/>
        </w:rPr>
      </w:pPr>
      <w:commentRangeStart w:id="0"/>
      <w:r w:rsidRPr="00FE21A7">
        <w:rPr>
          <w:rFonts w:ascii="Times New Roman" w:hAnsi="Times New Roman" w:cs="Times New Roman"/>
          <w:sz w:val="24"/>
          <w:szCs w:val="24"/>
        </w:rPr>
        <w:t xml:space="preserve">The rate of cannabis consumption </w:t>
      </w:r>
      <w:r w:rsidR="00AA0CE1">
        <w:rPr>
          <w:rFonts w:ascii="Times New Roman" w:hAnsi="Times New Roman" w:cs="Times New Roman"/>
          <w:sz w:val="24"/>
          <w:szCs w:val="24"/>
        </w:rPr>
        <w:t>has</w:t>
      </w:r>
      <w:r w:rsidR="00AA0CE1" w:rsidRPr="00FE21A7">
        <w:rPr>
          <w:rFonts w:ascii="Times New Roman" w:hAnsi="Times New Roman" w:cs="Times New Roman"/>
          <w:sz w:val="24"/>
          <w:szCs w:val="24"/>
        </w:rPr>
        <w:t xml:space="preserve"> </w:t>
      </w:r>
      <w:r w:rsidRPr="00FE21A7">
        <w:rPr>
          <w:rFonts w:ascii="Times New Roman" w:hAnsi="Times New Roman" w:cs="Times New Roman"/>
          <w:sz w:val="24"/>
          <w:szCs w:val="24"/>
        </w:rPr>
        <w:t xml:space="preserve">increased with the legalization of cannabis for recreational and medical use. </w:t>
      </w:r>
      <w:r w:rsidR="00B15E46" w:rsidRPr="00B15E46">
        <w:rPr>
          <w:rFonts w:ascii="Times New Roman" w:hAnsi="Times New Roman" w:cs="Times New Roman"/>
          <w:sz w:val="24"/>
          <w:szCs w:val="24"/>
        </w:rPr>
        <w:t>The implications of cannabis legalization on traffic and occupational safety are understudied, and there is a need for objective and validated measures of acute cannabis impairment that may be applied in public safety and occupational settings</w:t>
      </w:r>
      <w:r>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 tools from</w:t>
      </w:r>
      <w:r>
        <w:rPr>
          <w:rFonts w:ascii="Times New Roman" w:hAnsi="Times New Roman" w:cs="Times New Roman"/>
          <w:sz w:val="24"/>
          <w:szCs w:val="24"/>
        </w:rPr>
        <w:t xml:space="preserve"> functional data analysis (FDA) to model </w:t>
      </w:r>
      <w:r w:rsidR="00B15E46">
        <w:rPr>
          <w:rFonts w:ascii="Times New Roman" w:hAnsi="Times New Roman" w:cs="Times New Roman"/>
          <w:sz w:val="24"/>
          <w:szCs w:val="24"/>
        </w:rPr>
        <w:t xml:space="preserve">the impact of recent cannabis consumption on </w:t>
      </w:r>
      <w:r>
        <w:rPr>
          <w:rFonts w:ascii="Times New Roman" w:hAnsi="Times New Roman" w:cs="Times New Roman"/>
          <w:sz w:val="24"/>
          <w:szCs w:val="24"/>
        </w:rPr>
        <w:t>trajector</w:t>
      </w:r>
      <w:r w:rsidR="00B15E46">
        <w:rPr>
          <w:rFonts w:ascii="Times New Roman" w:hAnsi="Times New Roman" w:cs="Times New Roman"/>
          <w:sz w:val="24"/>
          <w:szCs w:val="24"/>
        </w:rPr>
        <w:t>ies</w:t>
      </w:r>
      <w:r>
        <w:rPr>
          <w:rFonts w:ascii="Times New Roman" w:hAnsi="Times New Roman" w:cs="Times New Roman"/>
          <w:sz w:val="24"/>
          <w:szCs w:val="24"/>
        </w:rPr>
        <w:t xml:space="preserve"> of pupil</w:t>
      </w:r>
      <w:r w:rsidR="00B15E46">
        <w:rPr>
          <w:rFonts w:ascii="Times New Roman" w:hAnsi="Times New Roman" w:cs="Times New Roman"/>
          <w:sz w:val="24"/>
          <w:szCs w:val="24"/>
        </w:rPr>
        <w:t>lary</w:t>
      </w:r>
      <w:r>
        <w:rPr>
          <w:rFonts w:ascii="Times New Roman" w:hAnsi="Times New Roman" w:cs="Times New Roman"/>
          <w:sz w:val="24"/>
          <w:szCs w:val="24"/>
        </w:rPr>
        <w:t xml:space="preserve"> light</w:t>
      </w:r>
      <w:r w:rsidR="00B15E46">
        <w:rPr>
          <w:rFonts w:ascii="Times New Roman" w:hAnsi="Times New Roman" w:cs="Times New Roman"/>
          <w:sz w:val="24"/>
          <w:szCs w:val="24"/>
        </w:rPr>
        <w:t xml:space="preserve"> in participants occasional</w:t>
      </w:r>
      <w:r>
        <w:rPr>
          <w:rFonts w:ascii="Times New Roman" w:hAnsi="Times New Roman" w:cs="Times New Roman"/>
          <w:sz w:val="24"/>
          <w:szCs w:val="24"/>
        </w:rPr>
        <w:t xml:space="preserve">. </w:t>
      </w:r>
      <w:r w:rsidR="00B15E46">
        <w:rPr>
          <w:rFonts w:ascii="Times New Roman" w:hAnsi="Times New Roman" w:cs="Times New Roman"/>
          <w:sz w:val="24"/>
          <w:szCs w:val="24"/>
        </w:rPr>
        <w:t>The FDA models significant differences in pupil responses after cannabis use, and better predict recent cannabis use</w:t>
      </w:r>
      <w:r>
        <w:rPr>
          <w:rFonts w:ascii="Times New Roman" w:hAnsi="Times New Roman" w:cs="Times New Roman"/>
          <w:sz w:val="24"/>
          <w:szCs w:val="24"/>
        </w:rPr>
        <w:t xml:space="preserve"> (AUC = 0.71) when compared to traditional methods (AUC=0.66). These analyses show the promise of pairing pupil light response and FDA methods to determine recent cannabis use potentially leading to better roadway and occupational safety.  </w:t>
      </w:r>
      <w:commentRangeEnd w:id="0"/>
      <w:r w:rsidR="00B15E46">
        <w:rPr>
          <w:rStyle w:val="CommentReference"/>
        </w:rPr>
        <w:commentReference w:id="0"/>
      </w:r>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73E17DE4" w14:textId="07D9E941"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se the rates of cannabis consumption has increased in adults over 26 and adults aged 18-25 from 4.0% to 7.9% and from 17.3% to 22.1%,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concern.</w:t>
      </w:r>
      <w:r w:rsidR="00A81CF5">
        <w:rPr>
          <w:rFonts w:ascii="Times New Roman" w:hAnsi="Times New Roman" w:cs="Times New Roman"/>
          <w:sz w:val="24"/>
          <w:szCs w:val="24"/>
        </w:rPr>
        <w:t xml:space="preserve"> In the review article by </w:t>
      </w:r>
      <w:proofErr w:type="spellStart"/>
      <w:r w:rsidR="00A81CF5">
        <w:rPr>
          <w:rFonts w:ascii="Times New Roman" w:hAnsi="Times New Roman" w:cs="Times New Roman"/>
          <w:sz w:val="24"/>
          <w:szCs w:val="24"/>
        </w:rPr>
        <w:t>Biasutti</w:t>
      </w:r>
      <w:proofErr w:type="spellEnd"/>
      <w:r w:rsidR="00A81CF5">
        <w:rPr>
          <w:rFonts w:ascii="Times New Roman" w:hAnsi="Times New Roman" w:cs="Times New Roman"/>
          <w:sz w:val="24"/>
          <w:szCs w:val="24"/>
        </w:rPr>
        <w:t xml:space="preserve">, </w:t>
      </w:r>
      <w:proofErr w:type="spellStart"/>
      <w:r w:rsidR="00A81CF5">
        <w:rPr>
          <w:rFonts w:ascii="Times New Roman" w:hAnsi="Times New Roman" w:cs="Times New Roman"/>
          <w:sz w:val="24"/>
          <w:szCs w:val="24"/>
        </w:rPr>
        <w:t>Leffers</w:t>
      </w:r>
      <w:proofErr w:type="spellEnd"/>
      <w:r w:rsidR="00A81CF5">
        <w:rPr>
          <w:rFonts w:ascii="Times New Roman" w:hAnsi="Times New Roman" w:cs="Times New Roman"/>
          <w:sz w:val="24"/>
          <w:szCs w:val="24"/>
        </w:rPr>
        <w:t xml:space="preserve"> and Callaghan, approximately half </w:t>
      </w:r>
      <w:r w:rsidR="00904042">
        <w:rPr>
          <w:rFonts w:ascii="Times New Roman" w:hAnsi="Times New Roman" w:cs="Times New Roman"/>
          <w:sz w:val="24"/>
          <w:szCs w:val="24"/>
        </w:rPr>
        <w:t xml:space="preserve">of the reviewed studies </w:t>
      </w:r>
      <w:r w:rsidR="00A81CF5">
        <w:rPr>
          <w:rFonts w:ascii="Times New Roman" w:hAnsi="Times New Roman" w:cs="Times New Roman"/>
          <w:sz w:val="24"/>
          <w:szCs w:val="24"/>
        </w:rPr>
        <w:t xml:space="preserve">showed a positive association between cannabis use and occupational injury while the other half showed no association, </w:t>
      </w:r>
      <w:r w:rsidR="00B33F4F">
        <w:rPr>
          <w:rFonts w:ascii="Times New Roman" w:hAnsi="Times New Roman" w:cs="Times New Roman"/>
          <w:sz w:val="24"/>
          <w:szCs w:val="24"/>
        </w:rPr>
        <w:t xml:space="preserve">however </w:t>
      </w:r>
      <w:r w:rsidR="00F73596">
        <w:rPr>
          <w:rFonts w:ascii="Times New Roman" w:hAnsi="Times New Roman" w:cs="Times New Roman"/>
          <w:sz w:val="24"/>
          <w:szCs w:val="24"/>
        </w:rPr>
        <w:t xml:space="preserve">12 of the 16 studies </w:t>
      </w:r>
      <w:r w:rsidR="00904042">
        <w:rPr>
          <w:rFonts w:ascii="Times New Roman" w:hAnsi="Times New Roman" w:cs="Times New Roman"/>
          <w:sz w:val="24"/>
          <w:szCs w:val="24"/>
        </w:rPr>
        <w:t xml:space="preserve">were noted to have </w:t>
      </w:r>
      <w:r w:rsidR="00F73596">
        <w:rPr>
          <w:rFonts w:ascii="Times New Roman" w:hAnsi="Times New Roman" w:cs="Times New Roman"/>
          <w:sz w:val="24"/>
          <w:szCs w:val="24"/>
        </w:rPr>
        <w:t xml:space="preserve">potentially assessed the occupational injury prior to cannabis use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Biasutti&lt;/Author&gt;&lt;Year&gt;2020&lt;/Year&gt;&lt;RecNum&gt;1&lt;/RecNum&gt;&lt;DisplayText&gt;[2]&lt;/DisplayText&gt;&lt;record&gt;&lt;rec-number&gt;1&lt;/rec-number&gt;&lt;foreign-keys&gt;&lt;key app="EN" db-id="w9drwvazppzst8esdfp5rt5w5dr0p522dz5r" timestamp="1679418866"&gt;1&lt;/key&gt;&lt;/foreign-keys&gt;&lt;ref-type name="Journal Article"&gt;17&lt;/ref-type&gt;&lt;contributors&gt;&lt;authors&gt;&lt;author&gt;Biasutti, W. R.&lt;/author&gt;&lt;author&gt;Leffers, K. S. H.&lt;/author&gt;&lt;author&gt;Callaghan, R. C.&lt;/author&gt;&lt;/authors&gt;&lt;/contributors&gt;&lt;auth-address&gt;Northern Medical Program, University of British Columbia, Prince George, British Columbia.&amp;#xD;Northern Medical Program, University of Northern British Columbia, Prince George, British Columbia; Canadian Institute for Substance Use Research (CISUR), University of Victoria, Victoria, British Columbia, Canada.&lt;/auth-address&gt;&lt;titles&gt;&lt;title&gt;Systematic Review of Cannabis Use and Risk of Occupational Injury&lt;/title&gt;&lt;secondary-title&gt;Subst Use Misuse&lt;/secondary-title&gt;&lt;/titles&gt;&lt;periodical&gt;&lt;full-title&gt;Subst Use Misuse&lt;/full-title&gt;&lt;/periodical&gt;&lt;pages&gt;1733-1745&lt;/pages&gt;&lt;volume&gt;55&lt;/volume&gt;&lt;number&gt;11&lt;/number&gt;&lt;edition&gt;20200522&lt;/edition&gt;&lt;keywords&gt;&lt;keyword&gt;Australia&lt;/keyword&gt;&lt;keyword&gt;*Cannabis/adverse effects&lt;/keyword&gt;&lt;keyword&gt;Humans&lt;/keyword&gt;&lt;keyword&gt;*Occupational Injuries&lt;/keyword&gt;&lt;keyword&gt;Policy Making&lt;/keyword&gt;&lt;keyword&gt;Cannabis&lt;/keyword&gt;&lt;keyword&gt;Thc&lt;/keyword&gt;&lt;keyword&gt;injury&lt;/keyword&gt;&lt;keyword&gt;marijuana&lt;/keyword&gt;&lt;keyword&gt;occupation&lt;/keyword&gt;&lt;keyword&gt;systematic review&lt;/keyword&gt;&lt;/keywords&gt;&lt;dates&gt;&lt;year&gt;2020&lt;/year&gt;&lt;/dates&gt;&lt;isbn&gt;1532-2491 (Electronic)&amp;#xD;1082-6084 (Linking)&lt;/isbn&gt;&lt;accession-num&gt;32441179&lt;/accession-num&gt;&lt;urls&gt;&lt;related-urls&gt;&lt;url&gt;https://www.ncbi.nlm.nih.gov/pubmed/32441179&lt;/url&gt;&lt;/related-urls&gt;&lt;/urls&gt;&lt;electronic-resource-num&gt;10.1080/10826084.2020.1759643&lt;/electronic-resource-num&gt;&lt;remote-database-name&gt;Medline&lt;/remote-database-name&gt;&lt;remote-database-provider&gt;NLM&lt;/remote-database-provider&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2]</w:t>
      </w:r>
      <w:r w:rsidR="00F73596">
        <w:rPr>
          <w:rFonts w:ascii="Times New Roman" w:hAnsi="Times New Roman" w:cs="Times New Roman"/>
          <w:sz w:val="24"/>
          <w:szCs w:val="24"/>
        </w:rPr>
        <w:fldChar w:fldCharType="end"/>
      </w:r>
      <w:r w:rsidR="00F73596">
        <w:rPr>
          <w:rFonts w:ascii="Times New Roman" w:hAnsi="Times New Roman" w:cs="Times New Roman"/>
          <w:sz w:val="24"/>
          <w:szCs w:val="24"/>
        </w:rPr>
        <w:t xml:space="preserve">. </w:t>
      </w:r>
      <w:r>
        <w:rPr>
          <w:rFonts w:ascii="Times New Roman" w:hAnsi="Times New Roman" w:cs="Times New Roman"/>
          <w:sz w:val="24"/>
          <w:szCs w:val="24"/>
        </w:rPr>
        <w:t xml:space="preserve">To better understand the </w:t>
      </w:r>
      <w:r w:rsidR="00904042">
        <w:rPr>
          <w:rFonts w:ascii="Times New Roman" w:hAnsi="Times New Roman" w:cs="Times New Roman"/>
          <w:sz w:val="24"/>
          <w:szCs w:val="24"/>
        </w:rPr>
        <w:t>effect o</w:t>
      </w:r>
      <w:r>
        <w:rPr>
          <w:rFonts w:ascii="Times New Roman" w:hAnsi="Times New Roman" w:cs="Times New Roman"/>
          <w:sz w:val="24"/>
          <w:szCs w:val="24"/>
        </w:rPr>
        <w:t xml:space="preserve">f </w:t>
      </w:r>
      <w:r w:rsidR="00904042">
        <w:rPr>
          <w:rFonts w:ascii="Times New Roman" w:hAnsi="Times New Roman" w:cs="Times New Roman"/>
          <w:sz w:val="24"/>
          <w:szCs w:val="24"/>
        </w:rPr>
        <w:t xml:space="preserve">acute </w:t>
      </w:r>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r w:rsidR="00B33F4F">
        <w:rPr>
          <w:rFonts w:ascii="Times New Roman" w:hAnsi="Times New Roman" w:cs="Times New Roman"/>
          <w:sz w:val="24"/>
          <w:szCs w:val="24"/>
        </w:rPr>
        <w:t xml:space="preserve">of recent use </w:t>
      </w:r>
      <w:r w:rsidR="00904042">
        <w:rPr>
          <w:rFonts w:ascii="Times New Roman" w:hAnsi="Times New Roman" w:cs="Times New Roman"/>
          <w:sz w:val="24"/>
          <w:szCs w:val="24"/>
        </w:rPr>
        <w:t>is needed</w:t>
      </w:r>
      <w:r>
        <w:rPr>
          <w:rFonts w:ascii="Times New Roman" w:hAnsi="Times New Roman" w:cs="Times New Roman"/>
          <w:sz w:val="24"/>
          <w:szCs w:val="24"/>
        </w:rPr>
        <w:t xml:space="preserve">. </w:t>
      </w:r>
    </w:p>
    <w:p w14:paraId="2CA79814" w14:textId="0295C69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tandardized Field Sobriety Test is a general test for alcohol and drug impairment, comprised of the horizontal gaze nystagmus, walk and turn and one-leg stand with an additional component of head movements and/or jerks added specifically to improve assessment of impairment due to drug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users.  Another test possibility is a plasma concentration of THC and its metabolite THCCOOH from a blood draw;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w:t>
      </w:r>
      <w:r>
        <w:rPr>
          <w:rFonts w:ascii="Times New Roman" w:hAnsi="Times New Roman" w:cs="Times New Roman"/>
          <w:sz w:val="24"/>
          <w:szCs w:val="24"/>
        </w:rPr>
        <w:lastRenderedPageBreak/>
        <w:t xml:space="preserve">users can maintain elevated levels of blood plasma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48201AC" w14:textId="35687EA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test that may be able to detect recent cannabis use even in the presence of tolerance due to daily use is the pupil light re</w:t>
      </w:r>
      <w:r w:rsidR="00EE3CFB">
        <w:rPr>
          <w:rFonts w:ascii="Times New Roman" w:hAnsi="Times New Roman" w:cs="Times New Roman"/>
          <w:sz w:val="24"/>
          <w:szCs w:val="24"/>
        </w:rPr>
        <w:t>sponse</w:t>
      </w:r>
      <w:r>
        <w:rPr>
          <w:rFonts w:ascii="Times New Roman" w:hAnsi="Times New Roman" w:cs="Times New Roman"/>
          <w:sz w:val="24"/>
          <w:szCs w:val="24"/>
        </w:rPr>
        <w:t xml:space="preserve"> test. This test is administered by shining a light in the eye of the participant and measuring pupil size over the course of several seconds after the light is turned off.  Figure 1 shows a typical pupillary response to light during the light reflex test, which we refer to as a </w:t>
      </w:r>
      <w:r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 xml:space="preserve">. There is evidence that there is less pupil constriction and slower rebound dilation due to recent cannabis consumption, but evidence is mixed and warrants further study </w: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9985" w:type="dxa"/>
        <w:tblLook w:val="04A0" w:firstRow="1" w:lastRow="0" w:firstColumn="1" w:lastColumn="0" w:noHBand="0" w:noVBand="1"/>
      </w:tblPr>
      <w:tblGrid>
        <w:gridCol w:w="9985"/>
      </w:tblGrid>
      <w:tr w:rsidR="00AC729D" w14:paraId="2410B499" w14:textId="77777777" w:rsidTr="006E3B26">
        <w:tc>
          <w:tcPr>
            <w:tcW w:w="9985" w:type="dxa"/>
          </w:tcPr>
          <w:p w14:paraId="7A86E51E" w14:textId="27435172" w:rsidR="00AC729D" w:rsidRDefault="00DB21F0" w:rsidP="004D287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AC729D" w14:paraId="36DBB499" w14:textId="77777777" w:rsidTr="006E3B26">
        <w:tc>
          <w:tcPr>
            <w:tcW w:w="9985" w:type="dxa"/>
          </w:tcPr>
          <w:p w14:paraId="2FED1F6F" w14:textId="5536E5A2" w:rsidR="00AC729D" w:rsidRDefault="00AC729D" w:rsidP="004D287E">
            <w:pPr>
              <w:rPr>
                <w:rFonts w:ascii="Times New Roman" w:hAnsi="Times New Roman" w:cs="Times New Roman"/>
                <w:sz w:val="24"/>
                <w:szCs w:val="24"/>
              </w:rPr>
            </w:pPr>
            <w:r>
              <w:rPr>
                <w:rFonts w:ascii="Times New Roman" w:hAnsi="Times New Roman" w:cs="Times New Roman"/>
                <w:sz w:val="24"/>
                <w:szCs w:val="24"/>
              </w:rPr>
              <w:lastRenderedPageBreak/>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463AA0FD"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examined pupil light response in participants with patterns of daily cannabis use, occasional cannabis use, and a no-use control 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w:t>
      </w:r>
      <w:r w:rsidR="00B33F4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1A1A22">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1A1A22">
        <w:rPr>
          <w:rFonts w:ascii="Times New Roman" w:hAnsi="Times New Roman" w:cs="Times New Roman"/>
          <w:noProof/>
          <w:color w:val="000000"/>
          <w:sz w:val="24"/>
          <w:szCs w:val="24"/>
        </w:rPr>
        <w:t>[8]</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t>pre-</w:t>
      </w:r>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baseline pupil response, making it inappropriate for roadside assessments where baseline measurements are not available. In addition, Steinhart et al </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used 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344DEA">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344DEA">
        <w:rPr>
          <w:rFonts w:ascii="Times New Roman" w:hAnsi="Times New Roman" w:cs="Times New Roman"/>
          <w:noProof/>
          <w:color w:val="000000"/>
          <w:sz w:val="24"/>
          <w:szCs w:val="24"/>
        </w:rPr>
        <w:t>[8]</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34D9FBB8"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r w:rsidR="00B33F4F">
        <w:rPr>
          <w:rFonts w:ascii="Times New Roman" w:hAnsi="Times New Roman" w:cs="Times New Roman"/>
          <w:sz w:val="24"/>
          <w:szCs w:val="24"/>
        </w:rPr>
        <w:t xml:space="preserve">use </w:t>
      </w:r>
      <w:r>
        <w:rPr>
          <w:rFonts w:ascii="Times New Roman" w:hAnsi="Times New Roman" w:cs="Times New Roman"/>
          <w:sz w:val="24"/>
          <w:szCs w:val="24"/>
        </w:rPr>
        <w:t xml:space="preserve">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w:t>
      </w:r>
      <w:r>
        <w:rPr>
          <w:rFonts w:ascii="Times New Roman" w:hAnsi="Times New Roman" w:cs="Times New Roman"/>
          <w:sz w:val="24"/>
          <w:szCs w:val="24"/>
        </w:rPr>
        <w:lastRenderedPageBreak/>
        <w:t>summaries like 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Goldsmith&lt;/Author&gt;&lt;Year&gt;2016&lt;/Year&gt;&lt;RecNum&gt;23&lt;/RecNum&gt;&lt;DisplayText&gt;[9, 10]&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9, 10]</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4B6DC7EB"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are part of a larger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ad-libitum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provided in Brooks-Russell et.al., 2021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32C45AED"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8]</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r w:rsidR="00CA41F4">
        <w:rPr>
          <w:rFonts w:ascii="Times New Roman" w:hAnsi="Times New Roman" w:cs="Times New Roman"/>
          <w:sz w:val="24"/>
          <w:szCs w:val="24"/>
        </w:rPr>
        <w:t xml:space="preserve"> from the start of the light test</w:t>
      </w:r>
      <w:r>
        <w:rPr>
          <w:rFonts w:ascii="Times New Roman" w:hAnsi="Times New Roman" w:cs="Times New Roman"/>
          <w:sz w:val="24"/>
          <w:szCs w:val="24"/>
        </w:rPr>
        <w:t xml:space="preserve"> for </w:t>
      </w:r>
      <w:r w:rsidR="00CA41F4">
        <w:rPr>
          <w:rFonts w:ascii="Times New Roman" w:hAnsi="Times New Roman" w:cs="Times New Roman"/>
          <w:sz w:val="24"/>
          <w:szCs w:val="24"/>
        </w:rPr>
        <w:t>the right eye</w:t>
      </w:r>
      <w:r>
        <w:rPr>
          <w:rFonts w:ascii="Times New Roman" w:hAnsi="Times New Roman" w:cs="Times New Roman"/>
          <w:sz w:val="24"/>
          <w:szCs w:val="24"/>
        </w:rPr>
        <w:t xml:space="preserve"> after cannabis consumption </w:t>
      </w:r>
      <w:r w:rsidR="00CA41F4">
        <w:rPr>
          <w:rFonts w:ascii="Times New Roman" w:hAnsi="Times New Roman" w:cs="Times New Roman"/>
          <w:sz w:val="24"/>
          <w:szCs w:val="24"/>
        </w:rPr>
        <w:t xml:space="preserve">in the </w:t>
      </w:r>
      <w:r>
        <w:rPr>
          <w:rFonts w:ascii="Times New Roman" w:hAnsi="Times New Roman" w:cs="Times New Roman"/>
          <w:sz w:val="24"/>
          <w:szCs w:val="24"/>
        </w:rPr>
        <w:t>occasional and daily use groups</w:t>
      </w:r>
      <w:r w:rsidR="00CA41F4">
        <w:rPr>
          <w:rFonts w:ascii="Times New Roman" w:hAnsi="Times New Roman" w:cs="Times New Roman"/>
          <w:sz w:val="24"/>
          <w:szCs w:val="24"/>
        </w:rPr>
        <w:t>, and</w:t>
      </w:r>
      <w:r>
        <w:rPr>
          <w:rFonts w:ascii="Times New Roman" w:hAnsi="Times New Roman" w:cs="Times New Roman"/>
          <w:sz w:val="24"/>
          <w:szCs w:val="24"/>
        </w:rPr>
        <w:t xml:space="preserve"> after a short rest period </w:t>
      </w:r>
      <w:r w:rsidR="00CA41F4">
        <w:rPr>
          <w:rFonts w:ascii="Times New Roman" w:hAnsi="Times New Roman" w:cs="Times New Roman"/>
          <w:sz w:val="24"/>
          <w:szCs w:val="24"/>
        </w:rPr>
        <w:t xml:space="preserve">for the </w:t>
      </w:r>
      <w:r>
        <w:rPr>
          <w:rFonts w:ascii="Times New Roman" w:hAnsi="Times New Roman" w:cs="Times New Roman"/>
          <w:sz w:val="24"/>
          <w:szCs w:val="24"/>
        </w:rPr>
        <w:t>no use control group. Pupil light response trajectories were truncated to 400 frames, approximately 13.3 seconds after the start of the light test.</w:t>
      </w:r>
    </w:p>
    <w:p w14:paraId="215293B2" w14:textId="39D8129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Time between cannabis consumption and the pupil light response test varied from 53 – 84 minutes with a </w:t>
      </w:r>
      <w:r w:rsidR="009B1352">
        <w:rPr>
          <w:rFonts w:ascii="Times New Roman" w:hAnsi="Times New Roman" w:cs="Times New Roman"/>
          <w:sz w:val="24"/>
          <w:szCs w:val="24"/>
        </w:rPr>
        <w:t>mean</w:t>
      </w:r>
      <w:r w:rsidR="009B1352">
        <w:rPr>
          <w:rFonts w:ascii="Times New Roman" w:hAnsi="Times New Roman" w:cs="Times New Roman"/>
          <w:sz w:val="24"/>
          <w:szCs w:val="24"/>
        </w:rPr>
        <w:t xml:space="preserve">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044C6B" w14:paraId="2E2775FD"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D38CE1"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D0731F"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DDD4EDD"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044C6B" w14:paraId="43493E73"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AE62E92"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571B4" w14:textId="558FDF74"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w:t>
            </w:r>
            <w:r w:rsidRPr="00322B09">
              <w:rPr>
                <w:rFonts w:ascii="Times New Roman" w:eastAsia="Arial" w:hAnsi="Times New Roman" w:cs="Times New Roman"/>
                <w:b/>
                <w:color w:val="000000"/>
                <w:sz w:val="24"/>
                <w:szCs w:val="24"/>
              </w:rPr>
              <w:t>o</w:t>
            </w:r>
            <w:r>
              <w:rPr>
                <w:rFonts w:ascii="Times New Roman" w:eastAsia="Arial" w:hAnsi="Times New Roman" w:cs="Times New Roman"/>
                <w:b/>
                <w:color w:val="000000"/>
                <w:sz w:val="24"/>
                <w:szCs w:val="24"/>
              </w:rPr>
              <w:t xml:space="preserve"> </w:t>
            </w:r>
            <w:r w:rsidRPr="00322B09">
              <w:rPr>
                <w:rFonts w:ascii="Times New Roman" w:eastAsia="Arial" w:hAnsi="Times New Roman" w:cs="Times New Roman"/>
                <w:b/>
                <w:color w:val="000000"/>
                <w:sz w:val="24"/>
                <w:szCs w:val="24"/>
              </w:rPr>
              <w:t>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37D7FD" w14:textId="62C1CF42"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O</w:t>
            </w:r>
            <w:r w:rsidRPr="00322B09">
              <w:rPr>
                <w:rFonts w:ascii="Times New Roman" w:eastAsia="Arial" w:hAnsi="Times New Roman" w:cs="Times New Roman"/>
                <w:b/>
                <w:color w:val="000000"/>
                <w:sz w:val="24"/>
                <w:szCs w:val="24"/>
              </w:rPr>
              <w:t>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C65D755" w14:textId="791FF05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D</w:t>
            </w:r>
            <w:r w:rsidRPr="00322B09">
              <w:rPr>
                <w:rFonts w:ascii="Times New Roman" w:eastAsia="Arial" w:hAnsi="Times New Roman" w:cs="Times New Roman"/>
                <w:b/>
                <w:color w:val="000000"/>
                <w:sz w:val="24"/>
                <w:szCs w:val="24"/>
              </w:rPr>
              <w:t>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02AA3A"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044C6B" w14:paraId="22E0FD44" w14:textId="77777777" w:rsidTr="006B5652">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D91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EB1FE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44D0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B79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8D3C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044C6B" w14:paraId="7525958E"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60E53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6E5D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D62E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F7BE9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5760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044C6B" w14:paraId="65809E3B"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7635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DA08A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A833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D80CA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6B17E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044C6B" w14:paraId="4F9D10EA"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4328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14BD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474B40"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1EAF6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C553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044C6B" w14:paraId="65184F01"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ED23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F3C02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F8423"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1D291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BEBAF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044C6B" w14:paraId="1BA02A4D"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9BC40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BD667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0B62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9B91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AF3C1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044C6B" w14:paraId="2DD5DABB" w14:textId="77777777" w:rsidTr="006B5652">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A83827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lastRenderedPageBreak/>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302B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CF910C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0618F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6F8475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044C6B" w14:paraId="0A06E382" w14:textId="77777777" w:rsidTr="006B5652">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034F0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p w14:paraId="2C30DDA0" w14:textId="77777777" w:rsidR="00044C6B" w:rsidRDefault="00044C6B" w:rsidP="00044C6B">
      <w:pPr>
        <w:spacing w:line="480" w:lineRule="auto"/>
        <w:rPr>
          <w:rFonts w:ascii="Times New Roman" w:hAnsi="Times New Roman" w:cs="Times New Roman"/>
          <w:sz w:val="24"/>
          <w:szCs w:val="24"/>
        </w:rPr>
      </w:pP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1F67FB9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r w:rsidR="00CA41F4">
        <w:rPr>
          <w:rFonts w:ascii="Times New Roman" w:hAnsi="Times New Roman" w:cs="Times New Roman"/>
          <w:sz w:val="24"/>
          <w:szCs w:val="24"/>
        </w:rPr>
        <w:t xml:space="preserve">they </w:t>
      </w:r>
      <w:r w:rsidRPr="00C13772">
        <w:rPr>
          <w:rFonts w:ascii="Times New Roman" w:hAnsi="Times New Roman" w:cs="Times New Roman"/>
          <w:sz w:val="24"/>
          <w:szCs w:val="24"/>
        </w:rPr>
        <w:t>relate to an outcome</w:t>
      </w:r>
      <w:r w:rsidR="00154B36">
        <w:rPr>
          <w:rFonts w:ascii="Times New Roman" w:hAnsi="Times New Roman" w:cs="Times New Roman"/>
          <w:sz w:val="24"/>
          <w:szCs w:val="24"/>
        </w:rPr>
        <w:t>,</w:t>
      </w:r>
      <w:r w:rsidR="00CA41F4">
        <w:rPr>
          <w:rFonts w:ascii="Times New Roman" w:hAnsi="Times New Roman" w:cs="Times New Roman"/>
          <w:sz w:val="24"/>
          <w:szCs w:val="24"/>
        </w:rPr>
        <w:t xml:space="preserve"> such as difference</w:t>
      </w:r>
      <w:r w:rsidR="00CA3390">
        <w:rPr>
          <w:rFonts w:ascii="Times New Roman" w:hAnsi="Times New Roman" w:cs="Times New Roman"/>
          <w:sz w:val="24"/>
          <w:szCs w:val="24"/>
        </w:rPr>
        <w:t>s</w:t>
      </w:r>
      <w:r w:rsidR="00CA41F4">
        <w:rPr>
          <w:rFonts w:ascii="Times New Roman" w:hAnsi="Times New Roman" w:cs="Times New Roman"/>
          <w:sz w:val="24"/>
          <w:szCs w:val="24"/>
        </w:rPr>
        <w:t xml:space="preserve"> in the pupil light response </w:t>
      </w:r>
      <w:r w:rsidR="00CA3390">
        <w:rPr>
          <w:rFonts w:ascii="Times New Roman" w:hAnsi="Times New Roman" w:cs="Times New Roman"/>
          <w:sz w:val="24"/>
          <w:szCs w:val="24"/>
        </w:rPr>
        <w:t xml:space="preserve">trajectory </w:t>
      </w:r>
      <w:r w:rsidR="00CA41F4">
        <w:rPr>
          <w:rFonts w:ascii="Times New Roman" w:hAnsi="Times New Roman" w:cs="Times New Roman"/>
          <w:sz w:val="24"/>
          <w:szCs w:val="24"/>
        </w:rPr>
        <w:t xml:space="preserve">that inform whether a person </w:t>
      </w:r>
      <w:r w:rsidR="00154B36">
        <w:rPr>
          <w:rFonts w:ascii="Times New Roman" w:hAnsi="Times New Roman" w:cs="Times New Roman"/>
          <w:sz w:val="24"/>
          <w:szCs w:val="24"/>
        </w:rPr>
        <w:t>has recently consumed cannabis</w:t>
      </w:r>
      <w:r w:rsidRPr="00C13772">
        <w:rPr>
          <w:rFonts w:ascii="Times New Roman" w:hAnsi="Times New Roman" w:cs="Times New Roman"/>
          <w:sz w:val="24"/>
          <w:szCs w:val="24"/>
        </w:rPr>
        <w:t>.</w:t>
      </w:r>
      <w:r>
        <w:rPr>
          <w:rFonts w:ascii="Times New Roman" w:hAnsi="Times New Roman" w:cs="Times New Roman"/>
          <w:sz w:val="24"/>
          <w:szCs w:val="24"/>
        </w:rPr>
        <w:t xml:space="preserve"> The term “functional” in FDA refers to the structure of the data as a function over time instead of a characteristic of the participant or covariates. 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B58D5E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Pr>
          <w:rFonts w:ascii="Times New Roman" w:hAnsi="Times New Roman" w:cs="Times New Roman"/>
          <w:sz w:val="24"/>
          <w:szCs w:val="24"/>
        </w:rPr>
        <w:t xml:space="preserve"> is used to predict recent cannabis use and treats the pupil response trajectory as a covariate.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w:t>
      </w:r>
      <w:r>
        <w:rPr>
          <w:rFonts w:ascii="Times New Roman" w:hAnsi="Times New Roman" w:cs="Times New Roman"/>
          <w:sz w:val="24"/>
          <w:szCs w:val="24"/>
        </w:rPr>
        <w:lastRenderedPageBreak/>
        <w:t>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2547DA0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2, 13]</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AC72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E429F33"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Pr>
          <w:rFonts w:ascii="Times New Roman" w:eastAsiaTheme="minorEastAsia" w:hAnsi="Times New Roman" w:cs="Times New Roman"/>
          <w:sz w:val="24"/>
          <w:szCs w:val="24"/>
        </w:rPr>
        <w:t>response trajectory.</w:t>
      </w:r>
    </w:p>
    <w:p w14:paraId="4E0797BE" w14:textId="10795F4F"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8]</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w:t>
      </w:r>
      <w:r>
        <w:rPr>
          <w:rFonts w:ascii="Times New Roman" w:hAnsi="Times New Roman" w:cs="Times New Roman"/>
          <w:sz w:val="24"/>
          <w:szCs w:val="24"/>
        </w:rPr>
        <w:lastRenderedPageBreak/>
        <w:t xml:space="preserve">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0BDFA1F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1"/>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1"/>
        <m:r>
          <m:rPr>
            <m:sty m:val="p"/>
          </m:rPr>
          <w:rPr>
            <w:rStyle w:val="CommentReference"/>
          </w:rPr>
          <w:commentReference w:id="1"/>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2CD57DFD" w:rsidR="00AC729D" w:rsidRPr="00A413CD" w:rsidRDefault="00653269"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 xml:space="preserve">traditional linear regression, is normally distributed and independent across participants. U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 light response</w:t>
      </w:r>
    </w:p>
    <w:p w14:paraId="185F3C8D" w14:textId="182A039C" w:rsidR="00AC729D" w:rsidRDefault="00A939FB" w:rsidP="00E00F97">
      <w:pPr>
        <w:spacing w:line="480" w:lineRule="auto"/>
        <w:ind w:firstLine="720"/>
        <w:rPr>
          <w:rFonts w:ascii="Times New Roman" w:hAnsi="Times New Roman" w:cs="Times New Roman"/>
          <w:sz w:val="24"/>
          <w:szCs w:val="24"/>
        </w:rPr>
      </w:pPr>
      <w:r w:rsidRPr="00A939FB">
        <w:rPr>
          <w:rStyle w:val="cf01"/>
          <w:rFonts w:ascii="Times New Roman" w:hAnsi="Times New Roman" w:cs="Times New Roman"/>
          <w:sz w:val="24"/>
          <w:szCs w:val="24"/>
          <w:rPrChange w:id="2" w:author="Godbole, Suneeta" w:date="2023-03-30T13:49:00Z">
            <w:rPr>
              <w:rStyle w:val="cf01"/>
            </w:rPr>
          </w:rPrChange>
        </w:rPr>
        <w:t>The time from cannabis use to the pupil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lastRenderedPageBreak/>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3"/>
        <m:r>
          <m:rPr>
            <m:sty m:val="p"/>
          </m:rPr>
          <w:rPr>
            <w:rStyle w:val="CommentReference"/>
          </w:rPr>
          <w:commentReference w:id="3"/>
        </m:r>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0AD1CB9" w14:textId="77777777" w:rsidR="00C0097F" w:rsidRDefault="00C0097F" w:rsidP="00AC729D">
      <w:pPr>
        <w:spacing w:line="480" w:lineRule="auto"/>
        <w:rPr>
          <w:rFonts w:ascii="Times New Roman" w:hAnsi="Times New Roman" w:cs="Times New Roman"/>
          <w:sz w:val="24"/>
          <w:szCs w:val="24"/>
        </w:rPr>
      </w:pP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7DB5493"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Team.&lt;/Author&gt;&lt;Year&gt;2020&lt;/Year&gt;&lt;RecNum&gt;19&lt;/RecNum&gt;&lt;DisplayText&gt;[14]&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Wood&lt;/Author&gt;&lt;Year&gt;2011&lt;/Year&gt;&lt;RecNum&gt;21&lt;/RecNum&gt;&lt;DisplayText&gt;[15]&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Reiss&lt;/Author&gt;&lt;Year&gt;2017&lt;/Year&gt;&lt;RecNum&gt;17&lt;/RecNum&gt;&lt;DisplayText&gt;[13]&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4"/>
      <w:r>
        <w:rPr>
          <w:rFonts w:ascii="Times New Roman" w:hAnsi="Times New Roman" w:cs="Times New Roman"/>
          <w:sz w:val="24"/>
          <w:szCs w:val="24"/>
        </w:rPr>
        <w:t>Code for reproducing our analysis is publicly available on GitHub</w:t>
      </w:r>
      <w:commentRangeEnd w:id="4"/>
      <w:r>
        <w:rPr>
          <w:rStyle w:val="CommentReference"/>
        </w:rPr>
        <w:commentReference w:id="4"/>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5BBF9331"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w:t>
      </w:r>
      <w:r w:rsidR="00AC729D">
        <w:rPr>
          <w:rFonts w:ascii="Times New Roman" w:hAnsi="Times New Roman" w:cs="Times New Roman"/>
          <w:sz w:val="24"/>
          <w:szCs w:val="24"/>
        </w:rPr>
        <w:lastRenderedPageBreak/>
        <w:t xml:space="preserve">(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7935847B"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 xml:space="preserve">Solid black line depicts the odds ratio (OR) of recent cannabis over the 10 seconds of the pupil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44E577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w:t>
      </w:r>
      <w:r>
        <w:rPr>
          <w:rFonts w:ascii="Times New Roman" w:hAnsi="Times New Roman" w:cs="Times New Roman"/>
          <w:sz w:val="24"/>
          <w:szCs w:val="24"/>
        </w:rPr>
        <w:lastRenderedPageBreak/>
        <w:t xml:space="preserve">constriction is typically observed, and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1CACA982"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occasional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5FDEC5C8"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 response trajectory comparing recent cannabis use to no use, regardless of whether a participant had a history of occasional or daily cannabis consumption.</w:t>
      </w:r>
    </w:p>
    <w:p w14:paraId="4967B90B" w14:textId="0E2B275D"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4D287E">
        <w:tc>
          <w:tcPr>
            <w:tcW w:w="10620" w:type="dxa"/>
          </w:tcPr>
          <w:p w14:paraId="05DF5E67" w14:textId="09F2D377"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5894521" w14:textId="77777777" w:rsidR="004D287E" w:rsidRDefault="004D287E" w:rsidP="004D287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 expected pupil light response trajectories at 60, 65, and 70 minutes after cannabis use to explore how pupil response changes as the acute effect of cannabis consumption fades.</w:t>
      </w:r>
    </w:p>
    <w:p w14:paraId="00A382AE" w14:textId="1DE261F2" w:rsidR="00AC729D" w:rsidRDefault="004D287E" w:rsidP="009B1352">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The number of minutes from cannabis consumption to administration of the pupil light response test varied across study participants, and we leverage this information to model how </w:t>
      </w:r>
      <w:r w:rsidR="00CE378B">
        <w:rPr>
          <w:rFonts w:ascii="Times New Roman" w:eastAsiaTheme="minorEastAsia" w:hAnsi="Times New Roman" w:cs="Times New Roman"/>
          <w:sz w:val="24"/>
          <w:szCs w:val="24"/>
        </w:rPr>
        <w:t>the pupil response trajectory is expected to change as time since cannabis consumption 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AC729D">
        <w:rPr>
          <w:rFonts w:ascii="Times New Roman" w:hAnsi="Times New Roman" w:cs="Times New Roman"/>
          <w:sz w:val="24"/>
          <w:szCs w:val="24"/>
        </w:rPr>
        <w:t>.</w:t>
      </w:r>
      <w:r w:rsidR="00CE378B">
        <w:rPr>
          <w:rFonts w:ascii="Times New Roman" w:hAnsi="Times New Roman" w:cs="Times New Roman"/>
          <w:sz w:val="24"/>
          <w:szCs w:val="24"/>
        </w:rPr>
        <w:t xml:space="preserve"> </w:t>
      </w:r>
      <w:r w:rsidR="00741A17">
        <w:rPr>
          <w:rFonts w:ascii="Times New Roman" w:hAnsi="Times New Roman" w:cs="Times New Roman"/>
          <w:sz w:val="24"/>
          <w:szCs w:val="24"/>
        </w:rPr>
        <w:t xml:space="preserve">As time since cannabis consumption increases, the point of minimal constriction approaches that of the no use group while the rebound dilation appears to remain distinct. </w:t>
      </w:r>
      <w:commentRangeStart w:id="5"/>
      <w:commentRangeEnd w:id="5"/>
      <w:r w:rsidR="001D3176">
        <w:rPr>
          <w:rStyle w:val="CommentReference"/>
        </w:rPr>
        <w:commentReference w:id="5"/>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232B58B2" w:rsidR="00AC729D" w:rsidRDefault="00F73DFB" w:rsidP="004D287E">
            <w:pPr>
              <w:rPr>
                <w:rFonts w:ascii="Times New Roman" w:hAnsi="Times New Roman" w:cs="Times New Roman"/>
                <w:sz w:val="24"/>
                <w:szCs w:val="24"/>
              </w:rPr>
            </w:pPr>
            <w:r>
              <w:rPr>
                <w:rFonts w:ascii="Times New Roman" w:hAnsi="Times New Roman" w:cs="Times New Roman"/>
                <w:sz w:val="24"/>
                <w:szCs w:val="24"/>
              </w:rPr>
              <w:lastRenderedPageBreak/>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77777777"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hile there have been multiple efforts to define tests for recent cannabis use, many have suffered from tolerance effects with regular cannabis consumption.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w:t>
      </w:r>
    </w:p>
    <w:p w14:paraId="595F4651" w14:textId="634681CC"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 light response trajectory is a measure of recent cannabis use that is robust to the tolerance effects of frequent cannabis consumption.</w:t>
      </w:r>
      <w:r w:rsidR="00A82B43">
        <w:rPr>
          <w:rFonts w:ascii="Times New Roman" w:hAnsi="Times New Roman" w:cs="Times New Roman"/>
          <w:sz w:val="24"/>
          <w:szCs w:val="24"/>
        </w:rPr>
        <w:t xml:space="preserve"> We were also able to model and visualize how pupil response trajectories change as time since cannabis consumption increases.</w:t>
      </w:r>
    </w:p>
    <w:p w14:paraId="51830731" w14:textId="3785DC37"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b/>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it was not feasible to estimate the absolute pupil diameter in millimeters due to improper fit of the pupil tracking googles used in the study; percent change is reported instead. </w:t>
      </w:r>
      <w:r>
        <w:rPr>
          <w:rFonts w:ascii="Times New Roman" w:hAnsi="Times New Roman" w:cs="Times New Roman"/>
          <w:sz w:val="24"/>
          <w:szCs w:val="24"/>
        </w:rPr>
        <w:t>Currently, we are collecting data on a large sample with a better validated</w:t>
      </w:r>
      <w:r w:rsidR="003331AA">
        <w:rPr>
          <w:rFonts w:ascii="Times New Roman" w:hAnsi="Times New Roman" w:cs="Times New Roman"/>
          <w:sz w:val="24"/>
          <w:szCs w:val="24"/>
        </w:rPr>
        <w:t xml:space="preserve"> pupillometer</w:t>
      </w:r>
      <w:r>
        <w:rPr>
          <w:rFonts w:ascii="Times New Roman" w:hAnsi="Times New Roman" w:cs="Times New Roman"/>
          <w:sz w:val="24"/>
          <w:szCs w:val="24"/>
        </w:rPr>
        <w:t xml:space="preserve"> device and will replicate this analysis in that sample. </w:t>
      </w:r>
      <w:r w:rsidR="003331AA">
        <w:rPr>
          <w:rFonts w:ascii="Times New Roman" w:hAnsi="Times New Roman" w:cs="Times New Roman"/>
          <w:sz w:val="24"/>
          <w:szCs w:val="24"/>
        </w:rPr>
        <w:t xml:space="preserve">However,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1CCE000A" w14:textId="2A4AA121" w:rsidR="00AC729D" w:rsidRDefault="00AC729D" w:rsidP="00044C6B">
      <w:pPr>
        <w:spacing w:line="480" w:lineRule="auto"/>
        <w:ind w:firstLine="720"/>
        <w:rPr>
          <w:rFonts w:ascii="Times New Roman" w:hAnsi="Times New Roman" w:cs="Times New Roman"/>
          <w:sz w:val="24"/>
          <w:szCs w:val="24"/>
        </w:rPr>
      </w:pPr>
      <w:commentRangeStart w:id="6"/>
      <w:r>
        <w:rPr>
          <w:rFonts w:ascii="Times New Roman" w:hAnsi="Times New Roman" w:cs="Times New Roman"/>
          <w:sz w:val="24"/>
          <w:szCs w:val="24"/>
        </w:rPr>
        <w:t>Lending support to the robustness of these results are comments from participants relayed by investigator</w:t>
      </w:r>
      <w:r w:rsidR="004A3E03">
        <w:rPr>
          <w:rFonts w:ascii="Times New Roman" w:hAnsi="Times New Roman" w:cs="Times New Roman"/>
          <w:sz w:val="24"/>
          <w:szCs w:val="24"/>
        </w:rPr>
        <w:t>s</w:t>
      </w:r>
      <w:r>
        <w:rPr>
          <w:rFonts w:ascii="Times New Roman" w:hAnsi="Times New Roman" w:cs="Times New Roman"/>
          <w:sz w:val="24"/>
          <w:szCs w:val="24"/>
        </w:rPr>
        <w:t xml:space="preserve"> that the participant</w:t>
      </w:r>
      <w:r w:rsidR="004A3E03">
        <w:rPr>
          <w:rFonts w:ascii="Times New Roman" w:hAnsi="Times New Roman" w:cs="Times New Roman"/>
          <w:sz w:val="24"/>
          <w:szCs w:val="24"/>
        </w:rPr>
        <w:t>s</w:t>
      </w:r>
      <w:r>
        <w:rPr>
          <w:rFonts w:ascii="Times New Roman" w:hAnsi="Times New Roman" w:cs="Times New Roman"/>
          <w:sz w:val="24"/>
          <w:szCs w:val="24"/>
        </w:rPr>
        <w:t xml:space="preserve"> did not over consume cannabis during the </w:t>
      </w:r>
      <w:r w:rsidR="00044C6B">
        <w:rPr>
          <w:rFonts w:ascii="Times New Roman" w:hAnsi="Times New Roman" w:cs="Times New Roman"/>
          <w:sz w:val="24"/>
          <w:szCs w:val="24"/>
        </w:rPr>
        <w:t>testing,</w:t>
      </w:r>
      <w:r>
        <w:rPr>
          <w:rFonts w:ascii="Times New Roman" w:hAnsi="Times New Roman" w:cs="Times New Roman"/>
          <w:sz w:val="24"/>
          <w:szCs w:val="24"/>
        </w:rPr>
        <w:t xml:space="preserve"> and they did not get as “high” as they usually do. Although anecdotal, these comments indicate that the results from this analysis may be conservative, with larger differences seen in real world setting where there is no monitoring of cannabis consumption. </w:t>
      </w:r>
      <w:commentRangeEnd w:id="6"/>
      <w:r w:rsidR="003331AA">
        <w:rPr>
          <w:rStyle w:val="CommentReference"/>
        </w:rPr>
        <w:commentReference w:id="6"/>
      </w:r>
    </w:p>
    <w:p w14:paraId="25E4325C" w14:textId="298C138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show an advantage in using the full pupil light response trajectory to discriminate between cannabis users and a no-use control with only data collected after consumption. With larger samples and better validated data collection </w:t>
      </w:r>
      <w:r>
        <w:rPr>
          <w:rFonts w:ascii="Times New Roman" w:hAnsi="Times New Roman" w:cs="Times New Roman"/>
          <w:sz w:val="24"/>
          <w:szCs w:val="24"/>
        </w:rPr>
        <w:lastRenderedPageBreak/>
        <w:t xml:space="preserve">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References:</w:t>
      </w:r>
    </w:p>
    <w:p w14:paraId="43FBC165" w14:textId="73EC4C33" w:rsidR="00900E49" w:rsidRPr="00900E49" w:rsidRDefault="00AC729D" w:rsidP="00900E49">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900E49" w:rsidRPr="00900E49">
        <w:t>1.</w:t>
      </w:r>
      <w:r w:rsidR="00900E49" w:rsidRPr="00900E49">
        <w:tab/>
        <w:t xml:space="preserve">Lira M.C., Heeren T.C., Buczek M., Blanchette J.G., Smart R., Pacula R.L., Naimi T.S. Trends in Cannabis Involvement and Risk of Alcohol Involvement in Motor Vehicle Crash Fatalities in the United States, 2000‒2018. </w:t>
      </w:r>
      <w:r w:rsidR="00900E49" w:rsidRPr="00900E49">
        <w:rPr>
          <w:i/>
        </w:rPr>
        <w:t>Am J Public Health</w:t>
      </w:r>
      <w:r w:rsidR="00900E49" w:rsidRPr="00900E49">
        <w:t xml:space="preserve">. </w:t>
      </w:r>
      <w:r w:rsidR="00900E49" w:rsidRPr="00900E49">
        <w:rPr>
          <w:b/>
        </w:rPr>
        <w:t>2021</w:t>
      </w:r>
      <w:r w:rsidR="00900E49" w:rsidRPr="00900E49">
        <w:t xml:space="preserve">, 111, 1976-85. </w:t>
      </w:r>
      <w:hyperlink r:id="rId15" w:history="1">
        <w:r w:rsidR="00900E49" w:rsidRPr="00900E49">
          <w:rPr>
            <w:rStyle w:val="Hyperlink"/>
          </w:rPr>
          <w:t>https://doi.org/10.2105/AJPH.2021.306466</w:t>
        </w:r>
      </w:hyperlink>
    </w:p>
    <w:p w14:paraId="5A95F429" w14:textId="4E240C06" w:rsidR="00900E49" w:rsidRPr="00900E49" w:rsidRDefault="00900E49" w:rsidP="00900E49">
      <w:pPr>
        <w:pStyle w:val="EndNoteBibliography"/>
        <w:spacing w:after="0"/>
      </w:pPr>
      <w:r w:rsidRPr="00900E49">
        <w:t>2.</w:t>
      </w:r>
      <w:r w:rsidRPr="00900E49">
        <w:tab/>
        <w:t xml:space="preserve">Biasutti W.R., Leffers K.S.H., Callaghan R.C. Systematic Review of Cannabis Use and Risk of Occupational Injury. </w:t>
      </w:r>
      <w:r w:rsidRPr="00900E49">
        <w:rPr>
          <w:i/>
        </w:rPr>
        <w:t>Subst Use Misuse</w:t>
      </w:r>
      <w:r w:rsidRPr="00900E49">
        <w:t xml:space="preserve">. </w:t>
      </w:r>
      <w:r w:rsidRPr="00900E49">
        <w:rPr>
          <w:b/>
        </w:rPr>
        <w:t>2020</w:t>
      </w:r>
      <w:r w:rsidRPr="00900E49">
        <w:t xml:space="preserve">, 55, 1733-45. </w:t>
      </w:r>
      <w:hyperlink r:id="rId16" w:history="1">
        <w:r w:rsidRPr="00900E49">
          <w:rPr>
            <w:rStyle w:val="Hyperlink"/>
          </w:rPr>
          <w:t>https://doi.org/10.1080/10826084.2020.1759643</w:t>
        </w:r>
      </w:hyperlink>
    </w:p>
    <w:p w14:paraId="16576D8F" w14:textId="162B7260" w:rsidR="00900E49" w:rsidRPr="00900E49" w:rsidRDefault="00900E49" w:rsidP="00900E49">
      <w:pPr>
        <w:pStyle w:val="EndNoteBibliography"/>
        <w:spacing w:after="0"/>
      </w:pPr>
      <w:r w:rsidRPr="00900E49">
        <w:t>3.</w:t>
      </w:r>
      <w:r w:rsidRPr="00900E49">
        <w:tab/>
        <w:t xml:space="preserve">Zhang J.C., Carnide N., Holness L., Cram P. Cannabis use and work-related injuries: a cross-sectional analysis. </w:t>
      </w:r>
      <w:r w:rsidRPr="00900E49">
        <w:rPr>
          <w:i/>
        </w:rPr>
        <w:t>Occup Med (Lond)</w:t>
      </w:r>
      <w:r w:rsidRPr="00900E49">
        <w:t xml:space="preserve">. </w:t>
      </w:r>
      <w:r w:rsidRPr="00900E49">
        <w:rPr>
          <w:b/>
        </w:rPr>
        <w:t>2020</w:t>
      </w:r>
      <w:r w:rsidRPr="00900E49">
        <w:t xml:space="preserve">, 70, 570-7. </w:t>
      </w:r>
      <w:hyperlink r:id="rId17" w:history="1">
        <w:r w:rsidRPr="00900E49">
          <w:rPr>
            <w:rStyle w:val="Hyperlink"/>
          </w:rPr>
          <w:t>https://doi.org/10.1093/occmed/kqaa175</w:t>
        </w:r>
      </w:hyperlink>
    </w:p>
    <w:p w14:paraId="2EC443B9" w14:textId="05A4A4E6" w:rsidR="00900E49" w:rsidRPr="00900E49" w:rsidRDefault="00900E49" w:rsidP="00900E49">
      <w:pPr>
        <w:pStyle w:val="EndNoteBibliography"/>
        <w:spacing w:after="0"/>
      </w:pPr>
      <w:r w:rsidRPr="00900E49">
        <w:t>4.</w:t>
      </w:r>
      <w:r w:rsidRPr="00900E49">
        <w:tab/>
        <w:t xml:space="preserve">Downey L.A., King R., Papafotiou K., Swann P., Ogden E., Boorman M., Stough C. Detecting impairment associated with cannabis with and without alcohol on the Standardized Field Sobriety Tests. </w:t>
      </w:r>
      <w:r w:rsidRPr="00900E49">
        <w:rPr>
          <w:i/>
        </w:rPr>
        <w:t>Psychopharmacology (Berl)</w:t>
      </w:r>
      <w:r w:rsidRPr="00900E49">
        <w:t xml:space="preserve">. </w:t>
      </w:r>
      <w:r w:rsidRPr="00900E49">
        <w:rPr>
          <w:b/>
        </w:rPr>
        <w:t>2012</w:t>
      </w:r>
      <w:r w:rsidRPr="00900E49">
        <w:t xml:space="preserve">, 224, 581-9. </w:t>
      </w:r>
      <w:hyperlink r:id="rId18" w:history="1">
        <w:r w:rsidRPr="00900E49">
          <w:rPr>
            <w:rStyle w:val="Hyperlink"/>
          </w:rPr>
          <w:t>https://doi.org/10.1007/s00213-012-2787-9</w:t>
        </w:r>
      </w:hyperlink>
    </w:p>
    <w:p w14:paraId="1EA93A59" w14:textId="3681E9FD" w:rsidR="00900E49" w:rsidRPr="00900E49" w:rsidRDefault="00900E49" w:rsidP="00900E49">
      <w:pPr>
        <w:pStyle w:val="EndNoteBibliography"/>
        <w:spacing w:after="0"/>
      </w:pPr>
      <w:r w:rsidRPr="00900E49">
        <w:t>5.</w:t>
      </w:r>
      <w:r w:rsidRPr="00900E49">
        <w:tab/>
        <w:t xml:space="preserve">Burt T.S., Brown T.L., Milavetz G., McGehee D.V. Mechanisms of cannabis impairment: Implications for modeling driving performance. </w:t>
      </w:r>
      <w:r w:rsidRPr="00900E49">
        <w:rPr>
          <w:i/>
        </w:rPr>
        <w:t>Forensic Sci Int</w:t>
      </w:r>
      <w:r w:rsidRPr="00900E49">
        <w:t xml:space="preserve">. </w:t>
      </w:r>
      <w:r w:rsidRPr="00900E49">
        <w:rPr>
          <w:b/>
        </w:rPr>
        <w:t>2021</w:t>
      </w:r>
      <w:r w:rsidRPr="00900E49">
        <w:t xml:space="preserve">, 328, 110902. </w:t>
      </w:r>
      <w:hyperlink r:id="rId19" w:history="1">
        <w:r w:rsidRPr="00900E49">
          <w:rPr>
            <w:rStyle w:val="Hyperlink"/>
          </w:rPr>
          <w:t>https://doi.org/10.1016/j.forsciint.2021.110902</w:t>
        </w:r>
      </w:hyperlink>
    </w:p>
    <w:p w14:paraId="37A87EAC" w14:textId="0E410453" w:rsidR="00900E49" w:rsidRPr="00900E49" w:rsidRDefault="00900E49" w:rsidP="00900E49">
      <w:pPr>
        <w:pStyle w:val="EndNoteBibliography"/>
        <w:spacing w:after="0"/>
      </w:pPr>
      <w:r w:rsidRPr="00900E49">
        <w:t>6.</w:t>
      </w:r>
      <w:r w:rsidRPr="00900E49">
        <w:tab/>
        <w:t xml:space="preserve">Campobasso C.P., De Micco F., Corbi G., Keller T., Hartung B., Daldrup T., Monticelli F. Pupillary effects in habitual cannabis consumers quantified with pupillography. </w:t>
      </w:r>
      <w:r w:rsidRPr="00900E49">
        <w:rPr>
          <w:i/>
        </w:rPr>
        <w:t>Forensic Sci Int</w:t>
      </w:r>
      <w:r w:rsidRPr="00900E49">
        <w:t xml:space="preserve">. </w:t>
      </w:r>
      <w:r w:rsidRPr="00900E49">
        <w:rPr>
          <w:b/>
        </w:rPr>
        <w:t>2020</w:t>
      </w:r>
      <w:r w:rsidRPr="00900E49">
        <w:t xml:space="preserve">, 317, 110559. </w:t>
      </w:r>
      <w:hyperlink r:id="rId20" w:history="1">
        <w:r w:rsidRPr="00900E49">
          <w:rPr>
            <w:rStyle w:val="Hyperlink"/>
          </w:rPr>
          <w:t>https://doi.org/10.1016/j.forsciint.2020.110559</w:t>
        </w:r>
      </w:hyperlink>
    </w:p>
    <w:p w14:paraId="3221B454" w14:textId="77777777" w:rsidR="00900E49" w:rsidRPr="00900E49" w:rsidRDefault="00900E49" w:rsidP="00900E49">
      <w:pPr>
        <w:pStyle w:val="EndNoteBibliography"/>
        <w:spacing w:after="0"/>
      </w:pPr>
      <w:r w:rsidRPr="00900E49">
        <w:t>7.</w:t>
      </w:r>
      <w:r w:rsidRPr="00900E49">
        <w:tab/>
        <w:t xml:space="preserve">Fant R.V., Heishman S.J., Bunker E.B., Pickworth W.B. Acute Residual Effects of Marijuana in Humans. </w:t>
      </w:r>
      <w:r w:rsidRPr="00900E49">
        <w:rPr>
          <w:i/>
        </w:rPr>
        <w:t>Pharmacology Biochemistry and Behavior</w:t>
      </w:r>
      <w:r w:rsidRPr="00900E49">
        <w:t xml:space="preserve">. </w:t>
      </w:r>
      <w:r w:rsidRPr="00900E49">
        <w:rPr>
          <w:b/>
        </w:rPr>
        <w:t>1998</w:t>
      </w:r>
      <w:r w:rsidRPr="00900E49">
        <w:t xml:space="preserve">, 60, 777-84. </w:t>
      </w:r>
    </w:p>
    <w:p w14:paraId="6C3F40AC" w14:textId="2CA64A38" w:rsidR="00900E49" w:rsidRPr="00900E49" w:rsidRDefault="00900E49" w:rsidP="00900E49">
      <w:pPr>
        <w:pStyle w:val="EndNoteBibliography"/>
        <w:spacing w:after="0"/>
      </w:pPr>
      <w:r w:rsidRPr="00900E49">
        <w:t>8.</w:t>
      </w:r>
      <w:r w:rsidRPr="00900E49">
        <w:tab/>
        <w:t xml:space="preserve">Steinhart B., Brooks-Russell A., Kosnett M.J., Subramanian P.S., Wrobel J. A Video Segmentation Pipeline for Assessing changes in Pupil Response to Light After Cannabis Consumption. </w:t>
      </w:r>
      <w:r w:rsidRPr="00900E49">
        <w:rPr>
          <w:i/>
        </w:rPr>
        <w:t>bioRxiv</w:t>
      </w:r>
      <w:r w:rsidRPr="00900E49">
        <w:t xml:space="preserve">. </w:t>
      </w:r>
      <w:r w:rsidRPr="00900E49">
        <w:rPr>
          <w:b/>
        </w:rPr>
        <w:t>2023</w:t>
      </w:r>
      <w:r w:rsidRPr="00900E49">
        <w:t xml:space="preserve">. </w:t>
      </w:r>
      <w:hyperlink r:id="rId21" w:history="1">
        <w:r w:rsidRPr="00900E49">
          <w:rPr>
            <w:rStyle w:val="Hyperlink"/>
          </w:rPr>
          <w:t>https://doi.org/10.1101/2023.03.17.533144</w:t>
        </w:r>
      </w:hyperlink>
    </w:p>
    <w:p w14:paraId="581EFEAE" w14:textId="72C18A56" w:rsidR="00900E49" w:rsidRPr="00900E49" w:rsidRDefault="00900E49" w:rsidP="00900E49">
      <w:pPr>
        <w:pStyle w:val="EndNoteBibliography"/>
        <w:spacing w:after="0"/>
      </w:pPr>
      <w:r w:rsidRPr="00900E49">
        <w:t>9.</w:t>
      </w:r>
      <w:r w:rsidRPr="00900E49">
        <w:tab/>
        <w:t xml:space="preserve">Goldsmith J., Liu X., Jacobson J., Rundle A. New Insights into Activity Patterns in Children, Found Using Functional Data Analysis. </w:t>
      </w:r>
      <w:r w:rsidRPr="00900E49">
        <w:rPr>
          <w:i/>
        </w:rPr>
        <w:t>Med Sci Sports Exerc</w:t>
      </w:r>
      <w:r w:rsidRPr="00900E49">
        <w:t xml:space="preserve">. </w:t>
      </w:r>
      <w:r w:rsidRPr="00900E49">
        <w:rPr>
          <w:b/>
        </w:rPr>
        <w:t>2016</w:t>
      </w:r>
      <w:r w:rsidRPr="00900E49">
        <w:t xml:space="preserve">, 48, 1723-9. </w:t>
      </w:r>
      <w:hyperlink r:id="rId22" w:history="1">
        <w:r w:rsidRPr="00900E49">
          <w:rPr>
            <w:rStyle w:val="Hyperlink"/>
          </w:rPr>
          <w:t>https://doi.org/doi:10.1249/MSS.0000000000000968</w:t>
        </w:r>
      </w:hyperlink>
    </w:p>
    <w:p w14:paraId="55BA6EAF" w14:textId="77777777" w:rsidR="00900E49" w:rsidRPr="00900E49" w:rsidRDefault="00900E49" w:rsidP="00900E49">
      <w:pPr>
        <w:pStyle w:val="EndNoteBibliography"/>
        <w:spacing w:after="0"/>
      </w:pPr>
      <w:r w:rsidRPr="00900E49">
        <w:t>10.</w:t>
      </w:r>
      <w:r w:rsidRPr="00900E49">
        <w:tab/>
        <w:t>Ramsay J.O., Silverman B.W. Functional Data Analysis. 2nd ed. New York: Springer; 2005.</w:t>
      </w:r>
    </w:p>
    <w:p w14:paraId="0F4FFB62" w14:textId="083F92B8" w:rsidR="00900E49" w:rsidRPr="00900E49" w:rsidRDefault="00900E49" w:rsidP="00900E49">
      <w:pPr>
        <w:pStyle w:val="EndNoteBibliography"/>
        <w:spacing w:after="0"/>
      </w:pPr>
      <w:r w:rsidRPr="00900E49">
        <w:t>11.</w:t>
      </w:r>
      <w:r w:rsidRPr="00900E49">
        <w:tab/>
        <w:t xml:space="preserve">Brooks-Russell A., Brown T., Friedman K., Wrobel J., Schwarz J., Dooley G., Ryall K.A., Steinhart B., Amioka E., Milavetz G.; et al. Simulated driving performance among daily and occasional cannabis users. </w:t>
      </w:r>
      <w:r w:rsidRPr="00900E49">
        <w:rPr>
          <w:i/>
        </w:rPr>
        <w:t>Accid Anal Prev</w:t>
      </w:r>
      <w:r w:rsidRPr="00900E49">
        <w:t xml:space="preserve">. </w:t>
      </w:r>
      <w:r w:rsidRPr="00900E49">
        <w:rPr>
          <w:b/>
        </w:rPr>
        <w:t>2021</w:t>
      </w:r>
      <w:r w:rsidRPr="00900E49">
        <w:t xml:space="preserve">, 160, 106326. </w:t>
      </w:r>
      <w:hyperlink r:id="rId23" w:history="1">
        <w:r w:rsidRPr="00900E49">
          <w:rPr>
            <w:rStyle w:val="Hyperlink"/>
          </w:rPr>
          <w:t>https://doi.org/10.1016/j.aap.2021.106326</w:t>
        </w:r>
      </w:hyperlink>
    </w:p>
    <w:p w14:paraId="30C6F5CF" w14:textId="77777777" w:rsidR="00900E49" w:rsidRPr="00900E49" w:rsidRDefault="00900E49" w:rsidP="00900E49">
      <w:pPr>
        <w:pStyle w:val="EndNoteBibliography"/>
        <w:spacing w:after="0"/>
      </w:pPr>
      <w:r w:rsidRPr="00900E49">
        <w:t>12.</w:t>
      </w:r>
      <w:r w:rsidRPr="00900E49">
        <w:tab/>
        <w:t xml:space="preserve">Ramsay J.O., Dalzell C.J. Some Tools for Functional Data Analysis. </w:t>
      </w:r>
      <w:r w:rsidRPr="00900E49">
        <w:rPr>
          <w:i/>
        </w:rPr>
        <w:t>Journal of the Royal Statistical Society Series B (Statistical Methodology)</w:t>
      </w:r>
      <w:r w:rsidRPr="00900E49">
        <w:t xml:space="preserve">. </w:t>
      </w:r>
      <w:r w:rsidRPr="00900E49">
        <w:rPr>
          <w:b/>
        </w:rPr>
        <w:t>1991</w:t>
      </w:r>
      <w:r w:rsidRPr="00900E49">
        <w:t xml:space="preserve">, 53, 539-72. </w:t>
      </w:r>
    </w:p>
    <w:p w14:paraId="7466D160" w14:textId="75BA4F60" w:rsidR="00900E49" w:rsidRPr="00900E49" w:rsidRDefault="00900E49" w:rsidP="00900E49">
      <w:pPr>
        <w:pStyle w:val="EndNoteBibliography"/>
        <w:spacing w:after="0"/>
      </w:pPr>
      <w:r w:rsidRPr="00900E49">
        <w:t>13.</w:t>
      </w:r>
      <w:r w:rsidRPr="00900E49">
        <w:tab/>
        <w:t xml:space="preserve">Reiss P.T., Goldsmith J., Shang H.L., Ogden R.T. Methods for scalar-on-function regression. </w:t>
      </w:r>
      <w:r w:rsidRPr="00900E49">
        <w:rPr>
          <w:i/>
        </w:rPr>
        <w:t>Int Stat Rev</w:t>
      </w:r>
      <w:r w:rsidRPr="00900E49">
        <w:t xml:space="preserve">. </w:t>
      </w:r>
      <w:r w:rsidRPr="00900E49">
        <w:rPr>
          <w:b/>
        </w:rPr>
        <w:t>2017</w:t>
      </w:r>
      <w:r w:rsidRPr="00900E49">
        <w:t xml:space="preserve">, 85, 228-49. </w:t>
      </w:r>
      <w:hyperlink r:id="rId24" w:history="1">
        <w:r w:rsidRPr="00900E49">
          <w:rPr>
            <w:rStyle w:val="Hyperlink"/>
          </w:rPr>
          <w:t>https://doi.org/10.1111/insr.12163</w:t>
        </w:r>
      </w:hyperlink>
    </w:p>
    <w:p w14:paraId="2A717939" w14:textId="2D08175F" w:rsidR="00900E49" w:rsidRPr="00900E49" w:rsidRDefault="00900E49" w:rsidP="00900E49">
      <w:pPr>
        <w:pStyle w:val="EndNoteBibliography"/>
        <w:spacing w:after="0"/>
      </w:pPr>
      <w:r w:rsidRPr="00900E49">
        <w:t>14.</w:t>
      </w:r>
      <w:r w:rsidRPr="00900E49">
        <w:tab/>
        <w:t xml:space="preserve">Team. R.C. (2020) R: A language and environment for statistical computing., available from: </w:t>
      </w:r>
      <w:hyperlink r:id="rId25" w:history="1">
        <w:r w:rsidRPr="00900E49">
          <w:rPr>
            <w:rStyle w:val="Hyperlink"/>
          </w:rPr>
          <w:t>https://www.R-project.org/</w:t>
        </w:r>
      </w:hyperlink>
      <w:r w:rsidRPr="00900E49">
        <w:t xml:space="preserve"> (accessed on: </w:t>
      </w:r>
    </w:p>
    <w:p w14:paraId="45A6F6AA" w14:textId="53B5843D" w:rsidR="00900E49" w:rsidRPr="00900E49" w:rsidRDefault="00900E49" w:rsidP="00900E49">
      <w:pPr>
        <w:pStyle w:val="EndNoteBibliography"/>
      </w:pPr>
      <w:r w:rsidRPr="00900E49">
        <w:t>15.</w:t>
      </w:r>
      <w:r w:rsidRPr="00900E49">
        <w:tab/>
        <w:t xml:space="preserve">Wood S.N. Fast stable restricted maximum likelihood and marginal likelihood estimation of semiparametric generalized linear models. </w:t>
      </w:r>
      <w:r w:rsidRPr="00900E49">
        <w:rPr>
          <w:i/>
        </w:rPr>
        <w:t>Journal of the Royal Statistical Society: Series B (Statistical Methodology)</w:t>
      </w:r>
      <w:r w:rsidRPr="00900E49">
        <w:t xml:space="preserve">. </w:t>
      </w:r>
      <w:r w:rsidRPr="00900E49">
        <w:rPr>
          <w:b/>
        </w:rPr>
        <w:t>2011</w:t>
      </w:r>
      <w:r w:rsidRPr="00900E49">
        <w:t xml:space="preserve">, 73, 3-36. </w:t>
      </w:r>
      <w:hyperlink r:id="rId26" w:history="1">
        <w:r w:rsidRPr="00900E49">
          <w:rPr>
            <w:rStyle w:val="Hyperlink"/>
          </w:rPr>
          <w:t>https://doi.org/</w:t>
        </w:r>
      </w:hyperlink>
      <w:r w:rsidRPr="00900E49">
        <w:t xml:space="preserve"> </w:t>
      </w:r>
      <w:hyperlink r:id="rId27" w:history="1">
        <w:r w:rsidRPr="00900E49">
          <w:rPr>
            <w:rStyle w:val="Hyperlink"/>
          </w:rPr>
          <w:t>https://doi.org/10.1111/j.1467-9868.2010.00749.x</w:t>
        </w:r>
      </w:hyperlink>
    </w:p>
    <w:p w14:paraId="43BEFE0C" w14:textId="7DA5331E"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p w14:paraId="3EBF9E29" w14:textId="2BC3F149" w:rsidR="004F6DA7" w:rsidRDefault="004F6DA7"/>
    <w:sectPr w:rsidR="004F6DA7" w:rsidSect="004D287E">
      <w:head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robel, Julia" w:date="2023-03-29T18:26:00Z" w:initials="WJ">
    <w:p w14:paraId="3B7E109B" w14:textId="77777777"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p>
  </w:comment>
  <w:comment w:id="1" w:author="Wrobel, Julia" w:date="2023-03-29T11:16:00Z" w:initials="JW">
    <w:p w14:paraId="6AA8FC69" w14:textId="77777777"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3" w:author="Wrobel, Julia" w:date="2023-03-27T14:24:00Z" w:initials="JW">
    <w:p w14:paraId="08900810" w14:textId="3D026A1F" w:rsidR="004D287E" w:rsidRDefault="004D287E"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4"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5" w:author="Wrobel, Julia" w:date="2023-03-29T17:47:00Z" w:initials="WJ">
    <w:p w14:paraId="17A62EA2" w14:textId="7E555375" w:rsidR="001D3176" w:rsidRDefault="001D3176">
      <w:pPr>
        <w:pStyle w:val="CommentText"/>
      </w:pPr>
      <w:r>
        <w:rPr>
          <w:rStyle w:val="CommentReference"/>
        </w:rPr>
        <w:annotationRef/>
      </w:r>
      <w:r>
        <w:t>I want to make some clarifications to this after paper competition, so leave this comment</w:t>
      </w:r>
    </w:p>
  </w:comment>
  <w:comment w:id="6" w:author="Wrobel, Julia" w:date="2023-03-29T18:15:00Z" w:initials="WJ">
    <w:p w14:paraId="7FBA5EEC" w14:textId="4A76315B" w:rsidR="003331AA" w:rsidRDefault="003331AA">
      <w:pPr>
        <w:pStyle w:val="CommentText"/>
      </w:pPr>
      <w:r>
        <w:rPr>
          <w:rStyle w:val="CommentReference"/>
        </w:rPr>
        <w:annotationRef/>
      </w:r>
      <w:r>
        <w:t>Ashley and Michael will probably have some additio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DDADF" w15:done="0"/>
  <w15:commentEx w15:paraId="6AA8FC69" w15:done="0"/>
  <w15:commentEx w15:paraId="08900810" w15:done="0"/>
  <w15:commentEx w15:paraId="1891F501" w15:done="0"/>
  <w15:commentEx w15:paraId="17A62EA2" w15:done="0"/>
  <w15:commentEx w15:paraId="7FBA5E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014C" w16cex:dateUtc="2023-03-30T00:26:00Z"/>
  <w16cex:commentExtensible w16cex:durableId="27CE9C9E" w16cex:dateUtc="2023-03-29T17:16:00Z"/>
  <w16cex:commentExtensible w16cex:durableId="27CC258E" w16cex:dateUtc="2023-03-27T18:24:00Z"/>
  <w16cex:commentExtensible w16cex:durableId="27CC2F3D" w16cex:dateUtc="2023-03-27T21:05:00Z"/>
  <w16cex:commentExtensible w16cex:durableId="27CEF83E" w16cex:dateUtc="2023-03-29T23:47:00Z"/>
  <w16cex:commentExtensible w16cex:durableId="27CEFEC0" w16cex:dateUtc="2023-03-30T0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DDADF" w16cid:durableId="27CF014C"/>
  <w16cid:commentId w16cid:paraId="6AA8FC69" w16cid:durableId="27CE9C9E"/>
  <w16cid:commentId w16cid:paraId="08900810" w16cid:durableId="27CC258E"/>
  <w16cid:commentId w16cid:paraId="1891F501" w16cid:durableId="27CC2F3D"/>
  <w16cid:commentId w16cid:paraId="17A62EA2" w16cid:durableId="27CEF83E"/>
  <w16cid:commentId w16cid:paraId="7FBA5EEC" w16cid:durableId="27CEFE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F9CA4" w14:textId="77777777" w:rsidR="001446D0" w:rsidRDefault="001446D0">
      <w:pPr>
        <w:spacing w:after="0" w:line="240" w:lineRule="auto"/>
      </w:pPr>
      <w:r>
        <w:separator/>
      </w:r>
    </w:p>
  </w:endnote>
  <w:endnote w:type="continuationSeparator" w:id="0">
    <w:p w14:paraId="6D75F6FD" w14:textId="77777777" w:rsidR="001446D0" w:rsidRDefault="00144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F5FF1" w14:textId="77777777" w:rsidR="001446D0" w:rsidRDefault="001446D0">
      <w:pPr>
        <w:spacing w:after="0" w:line="240" w:lineRule="auto"/>
      </w:pPr>
      <w:r>
        <w:separator/>
      </w:r>
    </w:p>
  </w:footnote>
  <w:footnote w:type="continuationSeparator" w:id="0">
    <w:p w14:paraId="70BE6482" w14:textId="77777777" w:rsidR="001446D0" w:rsidRDefault="001446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record-ids&gt;&lt;/item&gt;&lt;/Libraries&gt;"/>
  </w:docVars>
  <w:rsids>
    <w:rsidRoot w:val="00AC729D"/>
    <w:rsid w:val="000224BD"/>
    <w:rsid w:val="0003201F"/>
    <w:rsid w:val="00032664"/>
    <w:rsid w:val="00043D21"/>
    <w:rsid w:val="00044C6B"/>
    <w:rsid w:val="000A7AC9"/>
    <w:rsid w:val="000D1E88"/>
    <w:rsid w:val="000F1FB9"/>
    <w:rsid w:val="0010704B"/>
    <w:rsid w:val="00124BC8"/>
    <w:rsid w:val="001446D0"/>
    <w:rsid w:val="00154B36"/>
    <w:rsid w:val="00170D1F"/>
    <w:rsid w:val="001A1A22"/>
    <w:rsid w:val="001D3176"/>
    <w:rsid w:val="00220E8D"/>
    <w:rsid w:val="002433B9"/>
    <w:rsid w:val="002576F0"/>
    <w:rsid w:val="002601C2"/>
    <w:rsid w:val="00275BDB"/>
    <w:rsid w:val="003331AA"/>
    <w:rsid w:val="00344DEA"/>
    <w:rsid w:val="003B5994"/>
    <w:rsid w:val="003D007B"/>
    <w:rsid w:val="003F268F"/>
    <w:rsid w:val="00414234"/>
    <w:rsid w:val="00447B75"/>
    <w:rsid w:val="004949FC"/>
    <w:rsid w:val="004A3E03"/>
    <w:rsid w:val="004D192C"/>
    <w:rsid w:val="004D287E"/>
    <w:rsid w:val="004E779B"/>
    <w:rsid w:val="004F6DA7"/>
    <w:rsid w:val="00544A94"/>
    <w:rsid w:val="005453C5"/>
    <w:rsid w:val="005665CC"/>
    <w:rsid w:val="00572E5D"/>
    <w:rsid w:val="005761C8"/>
    <w:rsid w:val="0058131E"/>
    <w:rsid w:val="005A1CA3"/>
    <w:rsid w:val="005D4663"/>
    <w:rsid w:val="005E1A6C"/>
    <w:rsid w:val="005E4E08"/>
    <w:rsid w:val="006055DE"/>
    <w:rsid w:val="00640922"/>
    <w:rsid w:val="00653269"/>
    <w:rsid w:val="006B20DF"/>
    <w:rsid w:val="006E3B26"/>
    <w:rsid w:val="006F429C"/>
    <w:rsid w:val="00722C19"/>
    <w:rsid w:val="007333F2"/>
    <w:rsid w:val="00741A17"/>
    <w:rsid w:val="007429B5"/>
    <w:rsid w:val="007753D9"/>
    <w:rsid w:val="00776585"/>
    <w:rsid w:val="007B24CF"/>
    <w:rsid w:val="007D3F40"/>
    <w:rsid w:val="007D66A9"/>
    <w:rsid w:val="007F2746"/>
    <w:rsid w:val="00845A75"/>
    <w:rsid w:val="00854756"/>
    <w:rsid w:val="00891135"/>
    <w:rsid w:val="008B46EC"/>
    <w:rsid w:val="008E2051"/>
    <w:rsid w:val="008F7510"/>
    <w:rsid w:val="00900E49"/>
    <w:rsid w:val="00904042"/>
    <w:rsid w:val="00921B36"/>
    <w:rsid w:val="00931320"/>
    <w:rsid w:val="00985A55"/>
    <w:rsid w:val="009862B9"/>
    <w:rsid w:val="009B1352"/>
    <w:rsid w:val="009E0D1E"/>
    <w:rsid w:val="009F03B3"/>
    <w:rsid w:val="009F3068"/>
    <w:rsid w:val="00A120CE"/>
    <w:rsid w:val="00A129A1"/>
    <w:rsid w:val="00A413CD"/>
    <w:rsid w:val="00A42978"/>
    <w:rsid w:val="00A81CF5"/>
    <w:rsid w:val="00A82B43"/>
    <w:rsid w:val="00A939FB"/>
    <w:rsid w:val="00AA0CE1"/>
    <w:rsid w:val="00AC729D"/>
    <w:rsid w:val="00AD1166"/>
    <w:rsid w:val="00AE3CF7"/>
    <w:rsid w:val="00B15E46"/>
    <w:rsid w:val="00B33F4F"/>
    <w:rsid w:val="00B4437F"/>
    <w:rsid w:val="00B67E1E"/>
    <w:rsid w:val="00BB2C73"/>
    <w:rsid w:val="00BD3719"/>
    <w:rsid w:val="00BD7010"/>
    <w:rsid w:val="00C0097F"/>
    <w:rsid w:val="00C61C8A"/>
    <w:rsid w:val="00C672A0"/>
    <w:rsid w:val="00C96C66"/>
    <w:rsid w:val="00CA3390"/>
    <w:rsid w:val="00CA41F4"/>
    <w:rsid w:val="00CD026F"/>
    <w:rsid w:val="00CE378B"/>
    <w:rsid w:val="00CF0126"/>
    <w:rsid w:val="00D17C16"/>
    <w:rsid w:val="00D23C14"/>
    <w:rsid w:val="00D46B80"/>
    <w:rsid w:val="00DB21F0"/>
    <w:rsid w:val="00E00F97"/>
    <w:rsid w:val="00E94D0D"/>
    <w:rsid w:val="00EE3CFB"/>
    <w:rsid w:val="00F73596"/>
    <w:rsid w:val="00F73DFB"/>
    <w:rsid w:val="00F93007"/>
    <w:rsid w:val="00FB560F"/>
    <w:rsid w:val="00FD2288"/>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13-012-2787-9" TargetMode="External"/><Relationship Id="rId26" Type="http://schemas.openxmlformats.org/officeDocument/2006/relationships/hyperlink" Target="https://doi.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0.11055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111/insr.12163" TargetMode="Externa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j.aap.2021.106326" TargetMode="External"/><Relationship Id="rId28"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16/j.forsciint.2021.11090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doi:10.1249/MSS.0000000000000968" TargetMode="External"/><Relationship Id="rId27" Type="http://schemas.openxmlformats.org/officeDocument/2006/relationships/hyperlink" Target="https://doi.org/10.1111/j.1467-9868.2010.00749.x"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5</TotalTime>
  <Pages>18</Pages>
  <Words>6694</Words>
  <Characters>3816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41</cp:revision>
  <cp:lastPrinted>2023-03-30T16:55:00Z</cp:lastPrinted>
  <dcterms:created xsi:type="dcterms:W3CDTF">2023-03-29T19:53:00Z</dcterms:created>
  <dcterms:modified xsi:type="dcterms:W3CDTF">2023-03-30T20:37:00Z</dcterms:modified>
</cp:coreProperties>
</file>